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59A151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color w:val="000000"/>
          <w:sz w:val="22"/>
          <w:szCs w:val="22"/>
        </w:rPr>
      </w:pPr>
      <w:bookmarkStart w:id="0" w:name="_GoBack"/>
      <w:r w:rsidRPr="00DA5623">
        <w:rPr>
          <w:rFonts w:ascii="Helvetica" w:eastAsia="SimSun" w:hAnsi="Helvetica" w:cs="Times New Roman"/>
          <w:b/>
          <w:color w:val="000000"/>
          <w:sz w:val="22"/>
          <w:szCs w:val="22"/>
          <w:u w:val="single"/>
        </w:rPr>
        <w:t>Appendix 1</w:t>
      </w: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– Search strategy</w:t>
      </w:r>
    </w:p>
    <w:p w14:paraId="598E4E5B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color w:val="000000"/>
          <w:sz w:val="22"/>
          <w:szCs w:val="22"/>
        </w:rPr>
      </w:pPr>
    </w:p>
    <w:p w14:paraId="4360E029" w14:textId="77777777" w:rsidR="00DA5623" w:rsidRPr="00DA5623" w:rsidRDefault="00DA5623" w:rsidP="00DA5623">
      <w:pPr>
        <w:spacing w:after="120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For </w:t>
      </w:r>
      <w:proofErr w:type="gram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Medline</w:t>
      </w:r>
      <w:proofErr w:type="gram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the following </w:t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MeSH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terms were used:</w:t>
      </w:r>
    </w:p>
    <w:p w14:paraId="76845C55" w14:textId="77777777" w:rsidR="00DA5623" w:rsidRPr="00DA5623" w:rsidRDefault="00DA5623" w:rsidP="00DA5623">
      <w:pPr>
        <w:spacing w:after="120"/>
        <w:ind w:left="1418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“Surgical Wound Infection/” AND (“Population Surveillance/” OR “Sentinel Surveillance/”)</w:t>
      </w:r>
    </w:p>
    <w:p w14:paraId="4ED7281B" w14:textId="77777777" w:rsidR="00DA5623" w:rsidRPr="00DA5623" w:rsidRDefault="00DA5623" w:rsidP="00DA5623">
      <w:pPr>
        <w:spacing w:after="120"/>
        <w:rPr>
          <w:rFonts w:ascii="Helvetica" w:eastAsia="SimSun" w:hAnsi="Helvetica" w:cs="Times New Roman"/>
          <w:color w:val="000000"/>
          <w:sz w:val="22"/>
          <w:szCs w:val="22"/>
        </w:rPr>
      </w:pPr>
    </w:p>
    <w:p w14:paraId="2F2A7E22" w14:textId="77777777" w:rsidR="00DA5623" w:rsidRPr="00DA5623" w:rsidRDefault="00DA5623" w:rsidP="00DA5623">
      <w:pPr>
        <w:spacing w:after="120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For EMBASE the following keywords were used:</w:t>
      </w:r>
    </w:p>
    <w:p w14:paraId="0C35AE87" w14:textId="77777777" w:rsidR="00DA5623" w:rsidRPr="00DA5623" w:rsidRDefault="00DA5623" w:rsidP="00DA5623">
      <w:pPr>
        <w:spacing w:after="120"/>
        <w:ind w:left="708" w:firstLine="708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'surgical site infection' AND surveillance AND [humans]/</w:t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lim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AND [1980-2016]/</w:t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py</w:t>
      </w:r>
      <w:proofErr w:type="spellEnd"/>
    </w:p>
    <w:p w14:paraId="02753229" w14:textId="77777777" w:rsidR="00DA5623" w:rsidRPr="00DA5623" w:rsidRDefault="00DA5623" w:rsidP="00DA5623">
      <w:pPr>
        <w:spacing w:after="120"/>
        <w:rPr>
          <w:rFonts w:ascii="Helvetica" w:eastAsia="SimSun" w:hAnsi="Helvetica" w:cs="Times New Roman"/>
          <w:color w:val="000000"/>
          <w:sz w:val="22"/>
          <w:szCs w:val="22"/>
        </w:rPr>
      </w:pPr>
    </w:p>
    <w:p w14:paraId="6511FC73" w14:textId="77777777" w:rsidR="00DA5623" w:rsidRPr="00DA5623" w:rsidRDefault="00DA5623" w:rsidP="00DA5623">
      <w:pPr>
        <w:spacing w:after="120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For the Cochrane database, the following </w:t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MeSH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terms were used:</w:t>
      </w:r>
    </w:p>
    <w:p w14:paraId="7E0EB266" w14:textId="77777777" w:rsidR="00DA5623" w:rsidRPr="00DA5623" w:rsidRDefault="00DA5623" w:rsidP="00DA5623">
      <w:pPr>
        <w:spacing w:after="120"/>
        <w:ind w:left="1418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#1</w:t>
      </w: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ab/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MeSH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descriptor: [Surgical Wound Infection] explode all trees</w:t>
      </w:r>
    </w:p>
    <w:p w14:paraId="14DEF61B" w14:textId="77777777" w:rsidR="00DA5623" w:rsidRPr="00DA5623" w:rsidRDefault="00DA5623" w:rsidP="00DA5623">
      <w:pPr>
        <w:spacing w:after="120"/>
        <w:ind w:left="1418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#2</w:t>
      </w: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ab/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MeSH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descriptor: [Population Surveillance] explode all trees</w:t>
      </w:r>
    </w:p>
    <w:p w14:paraId="489437CF" w14:textId="77777777" w:rsidR="00DA5623" w:rsidRPr="00DA5623" w:rsidRDefault="00DA5623" w:rsidP="00DA5623">
      <w:pPr>
        <w:spacing w:after="120"/>
        <w:ind w:left="1418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#3</w:t>
      </w: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ab/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MeSH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descriptor: [Sentinel Surveillance] explode all trees</w:t>
      </w:r>
    </w:p>
    <w:p w14:paraId="792DDD68" w14:textId="77777777" w:rsidR="00DA5623" w:rsidRPr="00DA5623" w:rsidRDefault="00DA5623" w:rsidP="00DA5623">
      <w:pPr>
        <w:spacing w:after="120"/>
        <w:ind w:left="1418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#4</w:t>
      </w: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ab/>
        <w:t xml:space="preserve">#2 or #3 </w:t>
      </w:r>
    </w:p>
    <w:p w14:paraId="6F93DD7B" w14:textId="77777777" w:rsidR="00DA5623" w:rsidRPr="00DA5623" w:rsidRDefault="00DA5623" w:rsidP="00DA5623">
      <w:pPr>
        <w:spacing w:after="120"/>
        <w:ind w:left="1418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#5</w:t>
      </w: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ab/>
        <w:t xml:space="preserve">#1 and #4 </w:t>
      </w:r>
    </w:p>
    <w:p w14:paraId="16A4BDE2" w14:textId="77777777" w:rsidR="00DA5623" w:rsidRPr="00DA5623" w:rsidRDefault="00DA5623" w:rsidP="00DA5623">
      <w:pPr>
        <w:spacing w:after="200" w:line="480" w:lineRule="auto"/>
        <w:rPr>
          <w:rFonts w:ascii="Helvetica" w:eastAsia="SimSun" w:hAnsi="Helvetica" w:cs="Times New Roman"/>
          <w:color w:val="FF0000"/>
          <w:sz w:val="22"/>
          <w:szCs w:val="22"/>
        </w:rPr>
      </w:pPr>
    </w:p>
    <w:p w14:paraId="491546DE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Search strategy: for Medline the following </w:t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MeSH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terms were used: “Surgical Wound Infection/” AND (“Population Surveillance/” OR “Sentinel Surveillance/”); for EMBASE the following keywords were used: 'surgical site infection' AND surveillance AND [humans]/</w:t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lim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AND [1980-2016]/</w:t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py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; for the Cochrane database, the following </w:t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MeSH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terms were used: #1 </w:t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MeSH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descriptor: [Surgical Wound Infection] explode all trees; #2 </w:t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MeSH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descriptor: [Population Surveillance] explode all trees; #3 </w:t>
      </w:r>
      <w:proofErr w:type="spellStart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MeSH</w:t>
      </w:r>
      <w:proofErr w:type="spellEnd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descriptor: [Sentinel Surveillance] explode all trees; #4: #2 or #3; #5: #1 and #4</w:t>
      </w:r>
    </w:p>
    <w:p w14:paraId="504C7C3A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br w:type="page"/>
      </w:r>
    </w:p>
    <w:p w14:paraId="2146A526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b/>
          <w:color w:val="000000"/>
          <w:sz w:val="22"/>
          <w:szCs w:val="22"/>
          <w:u w:val="single"/>
        </w:rPr>
        <w:sectPr w:rsidR="00DA5623" w:rsidRPr="00DA5623" w:rsidSect="006A0047">
          <w:pgSz w:w="11906" w:h="16838"/>
          <w:pgMar w:top="1417" w:right="1377" w:bottom="1417" w:left="1417" w:header="708" w:footer="708" w:gutter="0"/>
          <w:cols w:space="708"/>
          <w:docGrid w:linePitch="360"/>
        </w:sectPr>
      </w:pPr>
    </w:p>
    <w:p w14:paraId="2E3A61BF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b/>
          <w:color w:val="000000"/>
          <w:sz w:val="22"/>
          <w:szCs w:val="22"/>
          <w:u w:val="single"/>
        </w:rPr>
        <w:lastRenderedPageBreak/>
        <w:t>Appendix 2</w:t>
      </w: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</w:t>
      </w:r>
    </w:p>
    <w:p w14:paraId="10C4A60B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Table 1 – Characteristics of the included studies</w:t>
      </w:r>
    </w:p>
    <w:tbl>
      <w:tblPr>
        <w:tblW w:w="14885" w:type="dxa"/>
        <w:tblInd w:w="-324" w:type="dxa"/>
        <w:tblLayout w:type="fixed"/>
        <w:tblLook w:val="04A0" w:firstRow="1" w:lastRow="0" w:firstColumn="1" w:lastColumn="0" w:noHBand="0" w:noVBand="1"/>
      </w:tblPr>
      <w:tblGrid>
        <w:gridCol w:w="2410"/>
        <w:gridCol w:w="1560"/>
        <w:gridCol w:w="1559"/>
        <w:gridCol w:w="1616"/>
        <w:gridCol w:w="1560"/>
        <w:gridCol w:w="1559"/>
        <w:gridCol w:w="1763"/>
        <w:gridCol w:w="2858"/>
      </w:tblGrid>
      <w:tr w:rsidR="00DA5623" w:rsidRPr="00DA5623" w14:paraId="01451DAF" w14:textId="77777777" w:rsidTr="00233D1A">
        <w:trPr>
          <w:trHeight w:val="1680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6322BCAD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First author</w:t>
            </w:r>
          </w:p>
          <w:p w14:paraId="46AD1A08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Journal name</w:t>
            </w:r>
          </w:p>
          <w:p w14:paraId="79CC6EEF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ar of publication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32C8B259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Country</w:t>
            </w:r>
          </w:p>
          <w:p w14:paraId="586ECCFC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</w:p>
          <w:p w14:paraId="2DBAB26B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(Network acronym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6E5B88A9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Is surveillance voluntary or mandatory?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4896BAC6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Is benchmarking performed?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59880FAD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Is there external validation of SSI surveillance data?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53CE403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Is feedback to surgeons described?</w:t>
            </w:r>
          </w:p>
        </w:tc>
        <w:tc>
          <w:tcPr>
            <w:tcW w:w="17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2A81FB5C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Are structured interventions or quality improvement initiatives described?</w:t>
            </w:r>
          </w:p>
        </w:tc>
        <w:tc>
          <w:tcPr>
            <w:tcW w:w="28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5794C48C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What structured interventions or quality improvement initiatives are described?</w:t>
            </w:r>
          </w:p>
        </w:tc>
      </w:tr>
      <w:tr w:rsidR="00DA5623" w:rsidRPr="00DA5623" w14:paraId="7DE1761F" w14:textId="77777777" w:rsidTr="00233D1A">
        <w:trPr>
          <w:trHeight w:val="397"/>
        </w:trPr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5390687D" w14:textId="0ABF691C" w:rsidR="00DA5623" w:rsidRPr="00DA5623" w:rsidRDefault="00DA5623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Gastmeier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HYXN0bWVpZXI8L0F1dGhvcj48WWVhcj4yMDA5PC9ZZWFy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HYXN0bWVpZXI8L0F1dGhvcj48WWVhcj4yMDA5PC9ZZWFy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.DATA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="00042DB6"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1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 xml:space="preserve">Infect Control </w:t>
            </w:r>
            <w:proofErr w:type="spellStart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Hosp</w:t>
            </w:r>
            <w:proofErr w:type="spellEnd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 xml:space="preserve"> </w:t>
            </w:r>
            <w:proofErr w:type="spellStart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Epidemiol</w:t>
            </w:r>
            <w:proofErr w:type="spellEnd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>200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0559CD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Germany</w:t>
            </w:r>
          </w:p>
          <w:p w14:paraId="76530355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</w:p>
          <w:p w14:paraId="69B3C95D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(KISS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40EDCC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Voluntary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EF6C00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 / not state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60EFB0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 / not stated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C0991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, feedback to institutions only</w:t>
            </w:r>
          </w:p>
        </w:tc>
        <w:tc>
          <w:tcPr>
            <w:tcW w:w="1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BD58D3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</w:t>
            </w:r>
          </w:p>
        </w:tc>
        <w:tc>
          <w:tcPr>
            <w:tcW w:w="28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057836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 N/A</w:t>
            </w:r>
          </w:p>
        </w:tc>
      </w:tr>
      <w:tr w:rsidR="00DA5623" w:rsidRPr="00DA5623" w14:paraId="6AD25C8F" w14:textId="77777777" w:rsidTr="00233D1A">
        <w:trPr>
          <w:trHeight w:val="397"/>
        </w:trPr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4D7D808B" w14:textId="68506BFF" w:rsidR="00DA5623" w:rsidRPr="00DA5623" w:rsidRDefault="00DA5623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Barwolff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/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&lt;EndNote&gt;&lt;Cite&gt;&lt;Author&gt;Barwolff&lt;/Author&gt;&lt;Year&gt;2006&lt;/Year&gt;&lt;RecNum&gt;1243&lt;/RecNum&gt;&lt;DisplayText&gt;&lt;style face="superscript"&gt;2&lt;/style&gt;&lt;/DisplayText&gt;&lt;record&gt;&lt;rec-number&gt;1243&lt;/rec-number&gt;&lt;foreign-keys&gt;&lt;key app="EN" db-id="xweev5p0vrp95he22psxswt5vrxweweddpwv" timestamp="1473235984"&gt;1243&lt;/key&gt;&lt;/foreign-keys&gt;&lt;ref-type name="Journal Article"&gt;17&lt;/ref-type&gt;&lt;contributors&gt;&lt;authors&gt;&lt;author&gt;Barwolff, S.&lt;/author&gt;&lt;author&gt;Sohr, D.&lt;/author&gt;&lt;author&gt;Geffers, C.&lt;/author&gt;&lt;author&gt;Brandt, C.&lt;/author&gt;&lt;author&gt;Vonberg, R. P.&lt;/author&gt;&lt;author&gt;Halle, H.&lt;/author&gt;&lt;author&gt;Ruden, H.&lt;/author&gt;&lt;author&gt;Gastmeier, P.&lt;/author&gt;&lt;/authors&gt;&lt;/contributors&gt;&lt;auth-address&gt;Institute of Hygiene and Environmental Medicine, Charite--University Medicine Berlin, Germany. sina.baerwolff@charite.de&lt;/auth-address&gt;&lt;titles&gt;&lt;title&gt;Reduction of surgical site infections after Caesarean delivery using surveillance&lt;/title&gt;&lt;secondary-title&gt;J Hosp Infect&lt;/secondary-title&gt;&lt;/titles&gt;&lt;periodical&gt;&lt;full-title&gt;J Hosp Infect&lt;/full-title&gt;&lt;abbr-1&gt;The Journal of hospital infection&lt;/abbr-1&gt;&lt;/periodical&gt;&lt;pages&gt;156-61&lt;/pages&gt;&lt;volume&gt;64&lt;/volume&gt;&lt;number&gt;2&lt;/number&gt;&lt;keywords&gt;&lt;keyword&gt;*Cesarean Section&lt;/keyword&gt;&lt;keyword&gt;Cross Infection/epidemiology/etiology/*prevention &amp;amp; control&lt;/keyword&gt;&lt;keyword&gt;Female&lt;/keyword&gt;&lt;keyword&gt;Germany/epidemiology&lt;/keyword&gt;&lt;keyword&gt;Humans&lt;/keyword&gt;&lt;keyword&gt;*Infection Control/methods&lt;/keyword&gt;&lt;keyword&gt;*Outcome Assessment (Health Care)&lt;/keyword&gt;&lt;keyword&gt;Pregnancy&lt;/keyword&gt;&lt;keyword&gt;*Sentinel Surveillance&lt;/keyword&gt;&lt;keyword&gt;Surgical Wound Infection/epidemiology/etiology/*prevention &amp;amp; control&lt;/keyword&gt;&lt;/keywords&gt;&lt;dates&gt;&lt;year&gt;2006&lt;/year&gt;&lt;pub-dates&gt;&lt;date&gt;Oct&lt;/date&gt;&lt;/pub-dates&gt;&lt;/dates&gt;&lt;isbn&gt;0195-6701 (Print)&amp;#xD;0195-6701 (Linking)&lt;/isbn&gt;&lt;accession-num&gt;16899325&lt;/accession-num&gt;&lt;urls&gt;&lt;related-urls&gt;&lt;url&gt;https://www.ncbi.nlm.nih.gov/pubmed/16899325&lt;/url&gt;&lt;/related-urls&gt;&lt;/urls&gt;&lt;electronic-resource-num&gt;10.1016/j.jhin.2006.06.009&lt;/electronic-resource-num&gt;&lt;/record&gt;&lt;/Cite&gt;&lt;/EndNote&gt;</w:instrTex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="00042DB6"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2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 xml:space="preserve">J </w:t>
            </w:r>
            <w:proofErr w:type="spellStart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Hosp</w:t>
            </w:r>
            <w:proofErr w:type="spellEnd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 xml:space="preserve"> Infect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>200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B922F2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Germany</w:t>
            </w:r>
          </w:p>
          <w:p w14:paraId="737E7E92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</w:p>
          <w:p w14:paraId="56CA8D0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(KISS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90B489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Voluntary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6ABCB1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 / not state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D5B2BD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 / not stated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36A75E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, feedback to institutions only</w:t>
            </w:r>
          </w:p>
        </w:tc>
        <w:tc>
          <w:tcPr>
            <w:tcW w:w="1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BFAF8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28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BD4A26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t specified</w:t>
            </w:r>
          </w:p>
        </w:tc>
      </w:tr>
      <w:tr w:rsidR="00DA5623" w:rsidRPr="00DA5623" w14:paraId="260E14A3" w14:textId="77777777" w:rsidTr="00233D1A">
        <w:trPr>
          <w:trHeight w:val="697"/>
        </w:trPr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2335C21A" w14:textId="003F7BC0" w:rsidR="00DA5623" w:rsidRPr="00DA5623" w:rsidRDefault="00DA5623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  <w:lang w:val="de-CH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  <w:lang w:val="de-CH"/>
              </w:rPr>
              <w:t>Gastmeier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/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&lt;EndNote&gt;&lt;Cite&gt;&lt;Author&gt;Gastmeier&lt;/Author&gt;&lt;Year&gt;2005&lt;/Year&gt;&lt;RecNum&gt;1247&lt;/RecNum&gt;&lt;DisplayText&gt;&lt;style face="superscript"&gt;3&lt;/style&gt;&lt;/DisplayText&gt;&lt;record&gt;&lt;rec-number&gt;1247&lt;/rec-number&gt;&lt;foreign-keys&gt;&lt;key app="EN" db-id="xweev5p0vrp95he22psxswt5vrxweweddpwv" timestamp="1473236256"&gt;1247&lt;/key&gt;&lt;/foreign-keys&gt;&lt;ref-type name="Journal Article"&gt;17&lt;/ref-type&gt;&lt;contributors&gt;&lt;authors&gt;&lt;author&gt;Gastmeier, P.&lt;/author&gt;&lt;author&gt;Sohr, D.&lt;/author&gt;&lt;author&gt;Brandt, C.&lt;/author&gt;&lt;author&gt;Eckmanns, T.&lt;/author&gt;&lt;author&gt;Behnke, M.&lt;/author&gt;&lt;author&gt;Ruden, H.&lt;/author&gt;&lt;/authors&gt;&lt;/contributors&gt;&lt;auth-address&gt;Institute of Medical Microbiology and Hospital Epidemiology, Medical School Hannover, Carl-Neuberg-Str. 1, 30625 Hannover, Germany. Gastmeier.Petra@mh-hannover.de&lt;/auth-address&gt;&lt;titles&gt;&lt;title&gt;Reduction of orthopaedic wound infections in 21 hospitals&lt;/title&gt;&lt;secondary-title&gt;Arch Orthop Trauma Surg&lt;/secondary-title&gt;&lt;/titles&gt;&lt;periodical&gt;&lt;full-title&gt;Arch Orthop Trauma Surg&lt;/full-title&gt;&lt;/periodical&gt;&lt;pages&gt;526-30&lt;/pages&gt;&lt;volume&gt;125&lt;/volume&gt;&lt;number&gt;8&lt;/number&gt;&lt;keywords&gt;&lt;keyword&gt;Hip Prosthesis/*adverse effects&lt;/keyword&gt;&lt;keyword&gt;Humans&lt;/keyword&gt;&lt;keyword&gt;Knee Prosthesis/*adverse effects&lt;/keyword&gt;&lt;keyword&gt;Logistic Models&lt;/keyword&gt;&lt;keyword&gt;Male&lt;/keyword&gt;&lt;keyword&gt;Population Surveillance&lt;/keyword&gt;&lt;keyword&gt;Prosthesis-Related Infections/*epidemiology/prevention &amp;amp; control&lt;/keyword&gt;&lt;keyword&gt;Risk Factors&lt;/keyword&gt;&lt;keyword&gt;Surgical Wound Infection/*epidemiology/prevention &amp;amp; control&lt;/keyword&gt;&lt;/keywords&gt;&lt;dates&gt;&lt;year&gt;2005&lt;/year&gt;&lt;pub-dates&gt;&lt;date&gt;Oct&lt;/date&gt;&lt;/pub-dates&gt;&lt;/dates&gt;&lt;isbn&gt;0936-8051 (Print)&amp;#xD;0936-8051 (Linking)&lt;/isbn&gt;&lt;accession-num&gt;16189690&lt;/accession-num&gt;&lt;urls&gt;&lt;related-urls&gt;&lt;url&gt;https://www.ncbi.nlm.nih.gov/pubmed/16189690&lt;/url&gt;&lt;/related-urls&gt;&lt;/urls&gt;&lt;electronic-resource-num&gt;10.1007/s00402-005-0036-y&lt;/electronic-resource-num&gt;&lt;/record&gt;&lt;/Cite&gt;&lt;/EndNote&gt;</w:instrTex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="00042DB6"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  <w:lang w:val="de-CH"/>
              </w:rPr>
              <w:t>3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  <w:lang w:val="de-CH"/>
              </w:rPr>
              <w:br/>
            </w:r>
            <w:proofErr w:type="spellStart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  <w:lang w:val="de-CH"/>
              </w:rPr>
              <w:t>Arch</w:t>
            </w:r>
            <w:proofErr w:type="spellEnd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  <w:lang w:val="de-CH"/>
              </w:rPr>
              <w:t xml:space="preserve"> </w:t>
            </w:r>
            <w:proofErr w:type="spellStart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  <w:lang w:val="de-CH"/>
              </w:rPr>
              <w:t>Orthop</w:t>
            </w:r>
            <w:proofErr w:type="spellEnd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  <w:lang w:val="de-CH"/>
              </w:rPr>
              <w:t xml:space="preserve"> Trauma </w:t>
            </w:r>
            <w:proofErr w:type="spellStart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  <w:lang w:val="de-CH"/>
              </w:rPr>
              <w:t>Surg</w:t>
            </w:r>
            <w:proofErr w:type="spellEnd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  <w:lang w:val="de-CH"/>
              </w:rPr>
              <w:br/>
              <w:t>200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642580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Germany</w:t>
            </w:r>
          </w:p>
          <w:p w14:paraId="7CFF995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</w:p>
          <w:p w14:paraId="74AA390D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(KISS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5BAC92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Voluntary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4F838D3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A8E40C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4181B0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, feedback to institutions only</w:t>
            </w:r>
          </w:p>
        </w:tc>
        <w:tc>
          <w:tcPr>
            <w:tcW w:w="1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193B58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28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0662EF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Antibiotic prophylaxis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>Preoperative skin disinfection</w:t>
            </w:r>
          </w:p>
        </w:tc>
      </w:tr>
      <w:tr w:rsidR="00042DB6" w:rsidRPr="00DA5623" w14:paraId="364D4820" w14:textId="77777777" w:rsidTr="00233D1A">
        <w:trPr>
          <w:trHeight w:val="397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39D522F1" w14:textId="77777777" w:rsidR="00042DB6" w:rsidRDefault="00042DB6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Gastmeier</w:t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HYXN0bWVpZXI8L0F1dGhvcj48WWVhcj4yMDA2PC9ZZWFy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</w:fldData>
              </w:fldChar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</w:instrText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HYXN0bWVpZXI8L0F1dGhvcj48WWVhcj4yMDA2PC9ZZWFy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</w:fldData>
              </w:fldChar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.DATA </w:instrText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4</w:t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</w:p>
          <w:p w14:paraId="0724BDAB" w14:textId="77777777" w:rsidR="00042DB6" w:rsidRDefault="00042DB6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 xml:space="preserve">J </w:t>
            </w:r>
            <w:proofErr w:type="spellStart"/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Hosp</w:t>
            </w:r>
            <w:proofErr w:type="spellEnd"/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 xml:space="preserve"> Infect</w:t>
            </w:r>
          </w:p>
          <w:p w14:paraId="40AE0EC2" w14:textId="3FCDD4ED" w:rsidR="00042DB6" w:rsidRPr="00DA5623" w:rsidRDefault="00042DB6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06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FB08A2" w14:textId="77777777" w:rsidR="00042DB6" w:rsidRPr="00DA5623" w:rsidRDefault="00042DB6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Germany</w:t>
            </w:r>
          </w:p>
          <w:p w14:paraId="188725EA" w14:textId="77777777" w:rsidR="00042DB6" w:rsidRPr="00DA5623" w:rsidRDefault="00042DB6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</w:p>
          <w:p w14:paraId="7078EDC8" w14:textId="13C64D9D" w:rsidR="00042DB6" w:rsidRPr="00DA5623" w:rsidRDefault="00042DB6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(KISS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471288" w14:textId="6EEC2203" w:rsidR="00042DB6" w:rsidRPr="00DA5623" w:rsidRDefault="0097207B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Voluntary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9ED56E" w14:textId="260EA847" w:rsidR="00042DB6" w:rsidRPr="00DA5623" w:rsidRDefault="0097207B" w:rsidP="00DA5623">
            <w:pPr>
              <w:tabs>
                <w:tab w:val="right" w:pos="1764"/>
              </w:tabs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 / not stated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6EB7A0" w14:textId="344634E7" w:rsidR="00042DB6" w:rsidRPr="00DA5623" w:rsidRDefault="0097207B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 / not stated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8746BA" w14:textId="315FA84E" w:rsidR="00042DB6" w:rsidRPr="00DA5623" w:rsidRDefault="0097207B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, feedback to institutions only</w:t>
            </w:r>
          </w:p>
        </w:tc>
        <w:tc>
          <w:tcPr>
            <w:tcW w:w="17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B0F9A2" w14:textId="24F02297" w:rsidR="00042DB6" w:rsidRPr="00DA5623" w:rsidRDefault="008379B5" w:rsidP="008379B5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28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6567D5" w14:textId="2B6BB48D" w:rsidR="00042DB6" w:rsidRPr="00DA5623" w:rsidRDefault="008379B5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t specified</w:t>
            </w:r>
          </w:p>
        </w:tc>
      </w:tr>
      <w:tr w:rsidR="00DA5623" w:rsidRPr="00DA5623" w14:paraId="15523F64" w14:textId="77777777" w:rsidTr="00233D1A">
        <w:trPr>
          <w:trHeight w:val="397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053A7255" w14:textId="30264DE8" w:rsidR="00DA5623" w:rsidRPr="00DA5623" w:rsidRDefault="00DA5623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  <w:lang w:val="en-US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Geubbels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HZXViYmVsczwvQXV0aG9yPjxZZWFyPjIwMDY8L1llYXI+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HZXViYmVsczwvQXV0aG9yPjxZZWFyPjIwMDY8L1llYXI+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.DATA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="00042DB6"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5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</w:r>
            <w:proofErr w:type="spellStart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Int</w:t>
            </w:r>
            <w:proofErr w:type="spellEnd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 xml:space="preserve"> J Q Health Care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>2006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40D470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etherlands</w:t>
            </w:r>
          </w:p>
          <w:p w14:paraId="082290F3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(PREZIES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1F7FF6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Voluntary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ab/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7CD75C" w14:textId="77777777" w:rsidR="00DA5623" w:rsidRPr="00DA5623" w:rsidRDefault="00DA5623" w:rsidP="00DA5623">
            <w:pPr>
              <w:tabs>
                <w:tab w:val="right" w:pos="1764"/>
              </w:tabs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5EB9D6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0C49A3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, feedback to institutions only</w:t>
            </w:r>
          </w:p>
        </w:tc>
        <w:tc>
          <w:tcPr>
            <w:tcW w:w="17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71FF01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28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50AEE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t specified</w:t>
            </w:r>
          </w:p>
        </w:tc>
      </w:tr>
      <w:tr w:rsidR="00DA5623" w:rsidRPr="00DA5623" w14:paraId="59172453" w14:textId="77777777" w:rsidTr="00233D1A">
        <w:trPr>
          <w:trHeight w:val="840"/>
        </w:trPr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0F569BA6" w14:textId="608209A9" w:rsidR="00DA5623" w:rsidRPr="00DA5623" w:rsidRDefault="00DA5623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Staszewicz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TdGFzemV3aWN6PC9BdXRob3I+PFllYXI+MjAxNDwvWWVh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=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TdGFzemV3aWN6PC9BdXRob3I+PFllYXI+MjAxNDwvWWVh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=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.DATA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="00042DB6"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6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 xml:space="preserve">J </w:t>
            </w:r>
            <w:proofErr w:type="spellStart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Hosp</w:t>
            </w:r>
            <w:proofErr w:type="spellEnd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 xml:space="preserve"> Infect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>201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9DEB40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Switzerland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D56B5B7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Voluntary</w:t>
            </w:r>
          </w:p>
        </w:tc>
        <w:tc>
          <w:tcPr>
            <w:tcW w:w="1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86018C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 / not stated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F6506C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77FCC1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1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283076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28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D7E91F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Decolonization of S. aureus carriers</w:t>
            </w:r>
          </w:p>
        </w:tc>
      </w:tr>
      <w:tr w:rsidR="00DA5623" w:rsidRPr="00DA5623" w14:paraId="5E0685EB" w14:textId="77777777" w:rsidTr="00233D1A">
        <w:trPr>
          <w:trHeight w:val="796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67D96ABA" w14:textId="1F947B6F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Cohen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Db2hlbjwvQXV0aG9yPjxZZWFyPjIwMTY8L1llYXI+PFJl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Db2hlbjwvQXV0aG9yPjxZZWFyPjIwMTY8L1llYXI+PFJl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.DATA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="00042DB6"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7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</w:p>
          <w:p w14:paraId="1AE054F6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 xml:space="preserve">Ann </w:t>
            </w:r>
            <w:proofErr w:type="spellStart"/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Surg</w:t>
            </w:r>
            <w:proofErr w:type="spellEnd"/>
          </w:p>
          <w:p w14:paraId="2B2830B8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16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E1C408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SA</w:t>
            </w:r>
          </w:p>
          <w:p w14:paraId="532A41CB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</w:p>
          <w:p w14:paraId="172AEF40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(ACS NSQIP)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29304E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 / not specified</w:t>
            </w:r>
          </w:p>
        </w:tc>
        <w:tc>
          <w:tcPr>
            <w:tcW w:w="16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2F1A2B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0BCACC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 / not stated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6FD298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, feedback to institutions only</w:t>
            </w:r>
          </w:p>
        </w:tc>
        <w:tc>
          <w:tcPr>
            <w:tcW w:w="17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EEECEF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28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044CE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t specified</w:t>
            </w:r>
          </w:p>
        </w:tc>
      </w:tr>
    </w:tbl>
    <w:p w14:paraId="3B4C5FF6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b/>
          <w:color w:val="000000"/>
          <w:sz w:val="22"/>
          <w:szCs w:val="22"/>
          <w:u w:val="single"/>
        </w:rPr>
      </w:pPr>
    </w:p>
    <w:p w14:paraId="648A7C07" w14:textId="77777777" w:rsidR="00042DB6" w:rsidRDefault="00042DB6">
      <w:pPr>
        <w:rPr>
          <w:rFonts w:ascii="Helvetica" w:eastAsia="SimSun" w:hAnsi="Helvetica" w:cs="Times New Roman"/>
          <w:color w:val="000000"/>
          <w:sz w:val="22"/>
          <w:szCs w:val="22"/>
        </w:rPr>
      </w:pPr>
      <w:r>
        <w:rPr>
          <w:rFonts w:ascii="Helvetica" w:eastAsia="SimSun" w:hAnsi="Helvetica" w:cs="Times New Roman"/>
          <w:color w:val="000000"/>
          <w:sz w:val="22"/>
          <w:szCs w:val="22"/>
        </w:rPr>
        <w:br w:type="page"/>
      </w:r>
    </w:p>
    <w:p w14:paraId="7C0A472A" w14:textId="566E67A1" w:rsidR="00DA5623" w:rsidRPr="00DA5623" w:rsidRDefault="00DA5623" w:rsidP="00DA5623">
      <w:pPr>
        <w:spacing w:after="200" w:line="276" w:lineRule="auto"/>
        <w:rPr>
          <w:rFonts w:ascii="Calibri" w:eastAsia="SimSun" w:hAnsi="Calibri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Table 2 - </w:t>
      </w:r>
      <w:r w:rsidRPr="00DA5623">
        <w:rPr>
          <w:rFonts w:ascii="Calibri" w:eastAsia="SimSun" w:hAnsi="Calibri" w:cs="Times New Roman"/>
          <w:color w:val="000000"/>
          <w:sz w:val="22"/>
          <w:szCs w:val="22"/>
        </w:rPr>
        <w:t>Functional characteristics of the surveillance networks</w:t>
      </w:r>
    </w:p>
    <w:tbl>
      <w:tblPr>
        <w:tblW w:w="14256" w:type="dxa"/>
        <w:tblLook w:val="04A0" w:firstRow="1" w:lastRow="0" w:firstColumn="1" w:lastColumn="0" w:noHBand="0" w:noVBand="1"/>
      </w:tblPr>
      <w:tblGrid>
        <w:gridCol w:w="1782"/>
        <w:gridCol w:w="1271"/>
        <w:gridCol w:w="1269"/>
        <w:gridCol w:w="1871"/>
        <w:gridCol w:w="1325"/>
        <w:gridCol w:w="1512"/>
        <w:gridCol w:w="1353"/>
        <w:gridCol w:w="1325"/>
        <w:gridCol w:w="1276"/>
        <w:gridCol w:w="1272"/>
      </w:tblGrid>
      <w:tr w:rsidR="00DA5623" w:rsidRPr="00DA5623" w14:paraId="03299C88" w14:textId="77777777" w:rsidTr="00233D1A">
        <w:trPr>
          <w:trHeight w:val="824"/>
        </w:trPr>
        <w:tc>
          <w:tcPr>
            <w:tcW w:w="17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31591E8E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First author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>Publication year</w:t>
            </w:r>
          </w:p>
        </w:tc>
        <w:tc>
          <w:tcPr>
            <w:tcW w:w="12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42F5F0A6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 xml:space="preserve">SSI definition used </w:t>
            </w:r>
          </w:p>
        </w:tc>
        <w:tc>
          <w:tcPr>
            <w:tcW w:w="12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701DD995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Risk index used</w:t>
            </w:r>
          </w:p>
        </w:tc>
        <w:tc>
          <w:tcPr>
            <w:tcW w:w="18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44311BB2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Type of surveillance performed</w:t>
            </w: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2B004B2A" w14:textId="7C4B6DF4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Is post-discharge surveillance performed?</w:t>
            </w:r>
          </w:p>
        </w:tc>
        <w:tc>
          <w:tcPr>
            <w:tcW w:w="1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45505962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Date of establishment of network (year)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3681D740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Start of reported surveillance period</w:t>
            </w:r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2E2B732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End of reported surveillance period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53ECEB18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umber of hospitals at beginning of reporting period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4303C857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umber of hospitals at end of reporting period</w:t>
            </w:r>
          </w:p>
        </w:tc>
      </w:tr>
      <w:tr w:rsidR="00DA5623" w:rsidRPr="00DA5623" w14:paraId="0A2EFE06" w14:textId="77777777" w:rsidTr="00233D1A">
        <w:trPr>
          <w:trHeight w:val="501"/>
        </w:trPr>
        <w:tc>
          <w:tcPr>
            <w:tcW w:w="17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6E66C899" w14:textId="3D95C9C1" w:rsidR="00DA5623" w:rsidRPr="00DA5623" w:rsidRDefault="00DA5623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Gastmeier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HYXN0bWVpZXI8L0F1dGhvcj48WWVhcj4yMDA5PC9ZZWFy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HYXN0bWVpZXI8L0F1dGhvcj48WWVhcj4yMDA5PC9ZZWFy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.DATA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="00042DB6"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1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>2009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82A827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CDC</w:t>
            </w:r>
          </w:p>
        </w:tc>
        <w:tc>
          <w:tcPr>
            <w:tcW w:w="12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DB8A10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NIS</w:t>
            </w:r>
          </w:p>
        </w:tc>
        <w:tc>
          <w:tcPr>
            <w:tcW w:w="1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4C4D46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Indirect prospective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3D388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AE01BD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997</w:t>
            </w:r>
          </w:p>
        </w:tc>
        <w:tc>
          <w:tcPr>
            <w:tcW w:w="13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8564B6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00</w:t>
            </w:r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7564AC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06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BA3EA0F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t reported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57178B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t reported</w:t>
            </w:r>
          </w:p>
        </w:tc>
      </w:tr>
      <w:tr w:rsidR="00DA5623" w:rsidRPr="00DA5623" w14:paraId="007E7807" w14:textId="77777777" w:rsidTr="00233D1A">
        <w:trPr>
          <w:trHeight w:val="487"/>
        </w:trPr>
        <w:tc>
          <w:tcPr>
            <w:tcW w:w="17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47D3ED71" w14:textId="10A9BCED" w:rsidR="00DA5623" w:rsidRPr="00DA5623" w:rsidRDefault="00DA5623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Barwolff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/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&lt;EndNote&gt;&lt;Cite&gt;&lt;Author&gt;Barwolff&lt;/Author&gt;&lt;Year&gt;2006&lt;/Year&gt;&lt;RecNum&gt;1243&lt;/RecNum&gt;&lt;DisplayText&gt;&lt;style face="superscript"&gt;2&lt;/style&gt;&lt;/DisplayText&gt;&lt;record&gt;&lt;rec-number&gt;1243&lt;/rec-number&gt;&lt;foreign-keys&gt;&lt;key app="EN" db-id="xweev5p0vrp95he22psxswt5vrxweweddpwv" timestamp="1473235984"&gt;1243&lt;/key&gt;&lt;/foreign-keys&gt;&lt;ref-type name="Journal Article"&gt;17&lt;/ref-type&gt;&lt;contributors&gt;&lt;authors&gt;&lt;author&gt;Barwolff, S.&lt;/author&gt;&lt;author&gt;Sohr, D.&lt;/author&gt;&lt;author&gt;Geffers, C.&lt;/author&gt;&lt;author&gt;Brandt, C.&lt;/author&gt;&lt;author&gt;Vonberg, R. P.&lt;/author&gt;&lt;author&gt;Halle, H.&lt;/author&gt;&lt;author&gt;Ruden, H.&lt;/author&gt;&lt;author&gt;Gastmeier, P.&lt;/author&gt;&lt;/authors&gt;&lt;/contributors&gt;&lt;auth-address&gt;Institute of Hygiene and Environmental Medicine, Charite--University Medicine Berlin, Germany. sina.baerwolff@charite.de&lt;/auth-address&gt;&lt;titles&gt;&lt;title&gt;Reduction of surgical site infections after Caesarean delivery using surveillance&lt;/title&gt;&lt;secondary-title&gt;J Hosp Infect&lt;/secondary-title&gt;&lt;/titles&gt;&lt;periodical&gt;&lt;full-title&gt;J Hosp Infect&lt;/full-title&gt;&lt;abbr-1&gt;The Journal of hospital infection&lt;/abbr-1&gt;&lt;/periodical&gt;&lt;pages&gt;156-61&lt;/pages&gt;&lt;volume&gt;64&lt;/volume&gt;&lt;number&gt;2&lt;/number&gt;&lt;keywords&gt;&lt;keyword&gt;*Cesarean Section&lt;/keyword&gt;&lt;keyword&gt;Cross Infection/epidemiology/etiology/*prevention &amp;amp; control&lt;/keyword&gt;&lt;keyword&gt;Female&lt;/keyword&gt;&lt;keyword&gt;Germany/epidemiology&lt;/keyword&gt;&lt;keyword&gt;Humans&lt;/keyword&gt;&lt;keyword&gt;*Infection Control/methods&lt;/keyword&gt;&lt;keyword&gt;*Outcome Assessment (Health Care)&lt;/keyword&gt;&lt;keyword&gt;Pregnancy&lt;/keyword&gt;&lt;keyword&gt;*Sentinel Surveillance&lt;/keyword&gt;&lt;keyword&gt;Surgical Wound Infection/epidemiology/etiology/*prevention &amp;amp; control&lt;/keyword&gt;&lt;/keywords&gt;&lt;dates&gt;&lt;year&gt;2006&lt;/year&gt;&lt;pub-dates&gt;&lt;date&gt;Oct&lt;/date&gt;&lt;/pub-dates&gt;&lt;/dates&gt;&lt;isbn&gt;0195-6701 (Print)&amp;#xD;0195-6701 (Linking)&lt;/isbn&gt;&lt;accession-num&gt;16899325&lt;/accession-num&gt;&lt;urls&gt;&lt;related-urls&gt;&lt;url&gt;https://www.ncbi.nlm.nih.gov/pubmed/16899325&lt;/url&gt;&lt;/related-urls&gt;&lt;/urls&gt;&lt;electronic-resource-num&gt;10.1016/j.jhin.2006.06.009&lt;/electronic-resource-num&gt;&lt;/record&gt;&lt;/Cite&gt;&lt;/EndNote&gt;</w:instrTex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="00042DB6"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2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>2006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48E9E9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CDC</w:t>
            </w:r>
          </w:p>
        </w:tc>
        <w:tc>
          <w:tcPr>
            <w:tcW w:w="12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424BAA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NIS</w:t>
            </w:r>
          </w:p>
        </w:tc>
        <w:tc>
          <w:tcPr>
            <w:tcW w:w="1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5D7F30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Indirect prospective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E54AC0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717A53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997</w:t>
            </w:r>
          </w:p>
        </w:tc>
        <w:tc>
          <w:tcPr>
            <w:tcW w:w="13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6E7C12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997</w:t>
            </w:r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9AA80A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03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B2D57E1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91412F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52</w:t>
            </w:r>
          </w:p>
        </w:tc>
      </w:tr>
      <w:tr w:rsidR="00DA5623" w:rsidRPr="00DA5623" w14:paraId="71EA5DCB" w14:textId="77777777" w:rsidTr="00233D1A">
        <w:trPr>
          <w:trHeight w:val="404"/>
        </w:trPr>
        <w:tc>
          <w:tcPr>
            <w:tcW w:w="17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0ECF50C1" w14:textId="2E45C322" w:rsidR="00DA5623" w:rsidRPr="00DA5623" w:rsidRDefault="00DA5623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Gastmeier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/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&lt;EndNote&gt;&lt;Cite&gt;&lt;Author&gt;Gastmeier&lt;/Author&gt;&lt;Year&gt;2005&lt;/Year&gt;&lt;RecNum&gt;1247&lt;/RecNum&gt;&lt;DisplayText&gt;&lt;style face="superscript"&gt;3&lt;/style&gt;&lt;/DisplayText&gt;&lt;record&gt;&lt;rec-number&gt;1247&lt;/rec-number&gt;&lt;foreign-keys&gt;&lt;key app="EN" db-id="xweev5p0vrp95he22psxswt5vrxweweddpwv" timestamp="1473236256"&gt;1247&lt;/key&gt;&lt;/foreign-keys&gt;&lt;ref-type name="Journal Article"&gt;17&lt;/ref-type&gt;&lt;contributors&gt;&lt;authors&gt;&lt;author&gt;Gastmeier, P.&lt;/author&gt;&lt;author&gt;Sohr, D.&lt;/author&gt;&lt;author&gt;Brandt, C.&lt;/author&gt;&lt;author&gt;Eckmanns, T.&lt;/author&gt;&lt;author&gt;Behnke, M.&lt;/author&gt;&lt;author&gt;Ruden, H.&lt;/author&gt;&lt;/authors&gt;&lt;/contributors&gt;&lt;auth-address&gt;Institute of Medical Microbiology and Hospital Epidemiology, Medical School Hannover, Carl-Neuberg-Str. 1, 30625 Hannover, Germany. Gastmeier.Petra@mh-hannover.de&lt;/auth-address&gt;&lt;titles&gt;&lt;title&gt;Reduction of orthopaedic wound infections in 21 hospitals&lt;/title&gt;&lt;secondary-title&gt;Arch Orthop Trauma Surg&lt;/secondary-title&gt;&lt;/titles&gt;&lt;periodical&gt;&lt;full-title&gt;Arch Orthop Trauma Surg&lt;/full-title&gt;&lt;/periodical&gt;&lt;pages&gt;526-30&lt;/pages&gt;&lt;volume&gt;125&lt;/volume&gt;&lt;number&gt;8&lt;/number&gt;&lt;keywords&gt;&lt;keyword&gt;Hip Prosthesis/*adverse effects&lt;/keyword&gt;&lt;keyword&gt;Humans&lt;/keyword&gt;&lt;keyword&gt;Knee Prosthesis/*adverse effects&lt;/keyword&gt;&lt;keyword&gt;Logistic Models&lt;/keyword&gt;&lt;keyword&gt;Male&lt;/keyword&gt;&lt;keyword&gt;Population Surveillance&lt;/keyword&gt;&lt;keyword&gt;Prosthesis-Related Infections/*epidemiology/prevention &amp;amp; control&lt;/keyword&gt;&lt;keyword&gt;Risk Factors&lt;/keyword&gt;&lt;keyword&gt;Surgical Wound Infection/*epidemiology/prevention &amp;amp; control&lt;/keyword&gt;&lt;/keywords&gt;&lt;dates&gt;&lt;year&gt;2005&lt;/year&gt;&lt;pub-dates&gt;&lt;date&gt;Oct&lt;/date&gt;&lt;/pub-dates&gt;&lt;/dates&gt;&lt;isbn&gt;0936-8051 (Print)&amp;#xD;0936-8051 (Linking)&lt;/isbn&gt;&lt;accession-num&gt;16189690&lt;/accession-num&gt;&lt;urls&gt;&lt;related-urls&gt;&lt;url&gt;https://www.ncbi.nlm.nih.gov/pubmed/16189690&lt;/url&gt;&lt;/related-urls&gt;&lt;/urls&gt;&lt;electronic-resource-num&gt;10.1007/s00402-005-0036-y&lt;/electronic-resource-num&gt;&lt;/record&gt;&lt;/Cite&gt;&lt;/EndNote&gt;</w:instrTex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="00042DB6"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3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>2005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59B609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CDC</w:t>
            </w:r>
          </w:p>
        </w:tc>
        <w:tc>
          <w:tcPr>
            <w:tcW w:w="12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A945E9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NIS</w:t>
            </w:r>
          </w:p>
        </w:tc>
        <w:tc>
          <w:tcPr>
            <w:tcW w:w="1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EBB42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Indirect prospective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B6AA145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B9A5E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997</w:t>
            </w:r>
          </w:p>
        </w:tc>
        <w:tc>
          <w:tcPr>
            <w:tcW w:w="13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1DDCCA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997</w:t>
            </w:r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AC1DBA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03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2FD5B6F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3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A99C9F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5</w:t>
            </w:r>
          </w:p>
        </w:tc>
      </w:tr>
      <w:tr w:rsidR="00042DB6" w:rsidRPr="00DA5623" w14:paraId="4D2F670D" w14:textId="77777777" w:rsidTr="00233D1A">
        <w:trPr>
          <w:trHeight w:val="348"/>
        </w:trPr>
        <w:tc>
          <w:tcPr>
            <w:tcW w:w="17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4CCBA74F" w14:textId="4D9089A0" w:rsidR="00042DB6" w:rsidRDefault="00042DB6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Gastmeier</w:t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HYXN0bWVpZXI8L0F1dGhvcj48WWVhcj4yMDA2PC9ZZWFy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</w:fldData>
              </w:fldChar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</w:instrText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HYXN0bWVpZXI8L0F1dGhvcj48WWVhcj4yMDA2PC9ZZWFy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</w:fldData>
              </w:fldChar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.DATA </w:instrText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4</w:t>
            </w: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</w:p>
          <w:p w14:paraId="43E65D34" w14:textId="0F477D8F" w:rsidR="00042DB6" w:rsidRPr="00DA5623" w:rsidRDefault="00042DB6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06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925E4B" w14:textId="22D84B40" w:rsidR="00042DB6" w:rsidRPr="00DA5623" w:rsidRDefault="00680B5D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CDC</w:t>
            </w:r>
          </w:p>
        </w:tc>
        <w:tc>
          <w:tcPr>
            <w:tcW w:w="12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384B3F" w14:textId="308BEF18" w:rsidR="00042DB6" w:rsidRPr="00DA5623" w:rsidRDefault="00680B5D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NIS</w:t>
            </w:r>
          </w:p>
        </w:tc>
        <w:tc>
          <w:tcPr>
            <w:tcW w:w="1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AB8E39" w14:textId="28A1E294" w:rsidR="00042DB6" w:rsidRPr="00DA5623" w:rsidRDefault="004B4BF4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 / not specified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7BEE7C" w14:textId="109C9FA3" w:rsidR="00042DB6" w:rsidRPr="00DA5623" w:rsidRDefault="004B4BF4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78D35A" w14:textId="430793BD" w:rsidR="00042DB6" w:rsidRPr="00DA5623" w:rsidRDefault="004B4BF4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997</w:t>
            </w:r>
          </w:p>
        </w:tc>
        <w:tc>
          <w:tcPr>
            <w:tcW w:w="13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6510866" w14:textId="2AE2A072" w:rsidR="00042DB6" w:rsidRPr="00DA5623" w:rsidRDefault="004B4BF4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997</w:t>
            </w:r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BC0FB0" w14:textId="4ECEC585" w:rsidR="00042DB6" w:rsidRPr="00DA5623" w:rsidRDefault="004B4BF4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03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2B2BC96" w14:textId="05D527EA" w:rsidR="00042DB6" w:rsidRPr="00DA5623" w:rsidRDefault="00032D1E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0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F9A4AD" w14:textId="5D68F8EC" w:rsidR="00042DB6" w:rsidRPr="00DA5623" w:rsidRDefault="00032D1E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82</w:t>
            </w:r>
          </w:p>
        </w:tc>
      </w:tr>
      <w:tr w:rsidR="00DA5623" w:rsidRPr="00DA5623" w14:paraId="750B07AE" w14:textId="77777777" w:rsidTr="00233D1A">
        <w:trPr>
          <w:trHeight w:val="348"/>
        </w:trPr>
        <w:tc>
          <w:tcPr>
            <w:tcW w:w="17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471D3360" w14:textId="41EFE8B7" w:rsidR="00DA5623" w:rsidRPr="00DA5623" w:rsidRDefault="00DA5623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Geubbels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HZXViYmVsczwvQXV0aG9yPjxZZWFyPjIwMDY8L1llYXI+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HZXViYmVsczwvQXV0aG9yPjxZZWFyPjIwMDY8L1llYXI+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.DATA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="00042DB6"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5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>2006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48C2D1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CDC</w:t>
            </w:r>
          </w:p>
        </w:tc>
        <w:tc>
          <w:tcPr>
            <w:tcW w:w="12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6696B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NIS</w:t>
            </w:r>
          </w:p>
        </w:tc>
        <w:tc>
          <w:tcPr>
            <w:tcW w:w="1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B05BDF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 / not specified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C143D1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537F8A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996</w:t>
            </w:r>
          </w:p>
        </w:tc>
        <w:tc>
          <w:tcPr>
            <w:tcW w:w="13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50D06F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996</w:t>
            </w:r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59238A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04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EB55095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37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E129BD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8</w:t>
            </w:r>
          </w:p>
        </w:tc>
      </w:tr>
      <w:tr w:rsidR="00DA5623" w:rsidRPr="00DA5623" w14:paraId="2FAB3E7B" w14:textId="77777777" w:rsidTr="00233D1A">
        <w:trPr>
          <w:trHeight w:val="77"/>
        </w:trPr>
        <w:tc>
          <w:tcPr>
            <w:tcW w:w="179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hideMark/>
          </w:tcPr>
          <w:p w14:paraId="43329E1D" w14:textId="79FCD293" w:rsidR="00DA5623" w:rsidRPr="00DA5623" w:rsidRDefault="00DA5623" w:rsidP="00042DB6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Staszewicz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TdGFzemV3aWN6PC9BdXRob3I+PFllYXI+MjAxNDwvWWVh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=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TdGFzemV3aWN6PC9BdXRob3I+PFllYXI+MjAxNDwvWWVh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=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.DATA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="00042DB6"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6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br/>
              <w:t>2014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E89AC7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CDC</w:t>
            </w:r>
          </w:p>
        </w:tc>
        <w:tc>
          <w:tcPr>
            <w:tcW w:w="12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86686A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NIS</w:t>
            </w:r>
          </w:p>
        </w:tc>
        <w:tc>
          <w:tcPr>
            <w:tcW w:w="1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C604CC1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Indirect prospective</w:t>
            </w: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6D3BF7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15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AA24C62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998</w:t>
            </w:r>
          </w:p>
        </w:tc>
        <w:tc>
          <w:tcPr>
            <w:tcW w:w="13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591F11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1998</w:t>
            </w:r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09DCB8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10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A6536F7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6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FA7D72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3</w:t>
            </w:r>
          </w:p>
        </w:tc>
      </w:tr>
      <w:tr w:rsidR="00DA5623" w:rsidRPr="00DA5623" w14:paraId="07F2051F" w14:textId="77777777" w:rsidTr="00233D1A">
        <w:trPr>
          <w:trHeight w:val="77"/>
        </w:trPr>
        <w:tc>
          <w:tcPr>
            <w:tcW w:w="17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</w:tcPr>
          <w:p w14:paraId="5788B3C6" w14:textId="5E803C56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Cohen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Db2hlbjwvQXV0aG9yPjxZZWFyPjIwMTY8L1llYXI+PFJl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begin">
                <w:fldData xml:space="preserve">PEVuZE5vdGU+PENpdGU+PEF1dGhvcj5Db2hlbjwvQXV0aG9yPjxZZWFyPjIwMTY8L1llYXI+PFJl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</w:fldData>
              </w:fldCha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instrText xml:space="preserve"> ADDIN EN.CITE.DATA </w:instrText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="00042DB6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separate"/>
            </w:r>
            <w:r w:rsidR="00042DB6" w:rsidRPr="00042DB6">
              <w:rPr>
                <w:rFonts w:ascii="Helvetica" w:eastAsia="Times New Roman" w:hAnsi="Helvetica" w:cs="Times New Roman"/>
                <w:noProof/>
                <w:color w:val="000000"/>
                <w:sz w:val="21"/>
                <w:szCs w:val="22"/>
                <w:vertAlign w:val="superscript"/>
              </w:rPr>
              <w:t>7</w:t>
            </w: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fldChar w:fldCharType="end"/>
            </w:r>
          </w:p>
          <w:p w14:paraId="32658A86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16</w:t>
            </w:r>
          </w:p>
        </w:tc>
        <w:tc>
          <w:tcPr>
            <w:tcW w:w="127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7FF71D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t described</w:t>
            </w:r>
          </w:p>
        </w:tc>
        <w:tc>
          <w:tcPr>
            <w:tcW w:w="12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381BD4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t described</w:t>
            </w:r>
          </w:p>
        </w:tc>
        <w:tc>
          <w:tcPr>
            <w:tcW w:w="18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907D72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Unclear / not specified</w:t>
            </w: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292155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Yes</w:t>
            </w:r>
          </w:p>
        </w:tc>
        <w:tc>
          <w:tcPr>
            <w:tcW w:w="15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F08615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Not stated</w:t>
            </w:r>
          </w:p>
        </w:tc>
        <w:tc>
          <w:tcPr>
            <w:tcW w:w="13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54A30D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06</w:t>
            </w:r>
          </w:p>
        </w:tc>
        <w:tc>
          <w:tcPr>
            <w:tcW w:w="13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00183D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2013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07AED94B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515</w:t>
            </w:r>
          </w:p>
        </w:tc>
        <w:tc>
          <w:tcPr>
            <w:tcW w:w="12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D2D2E8" w14:textId="77777777" w:rsidR="00DA5623" w:rsidRPr="00DA5623" w:rsidRDefault="00DA5623" w:rsidP="00DA5623">
            <w:pPr>
              <w:spacing w:line="276" w:lineRule="auto"/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</w:pPr>
            <w:r w:rsidRPr="00DA5623">
              <w:rPr>
                <w:rFonts w:ascii="Helvetica" w:eastAsia="Times New Roman" w:hAnsi="Helvetica" w:cs="Times New Roman"/>
                <w:color w:val="000000"/>
                <w:sz w:val="21"/>
                <w:szCs w:val="22"/>
              </w:rPr>
              <w:t>91</w:t>
            </w:r>
          </w:p>
        </w:tc>
      </w:tr>
    </w:tbl>
    <w:p w14:paraId="6ABB2CE2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color w:val="000000"/>
          <w:sz w:val="22"/>
          <w:szCs w:val="22"/>
        </w:rPr>
      </w:pPr>
    </w:p>
    <w:p w14:paraId="29B5C3E7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b/>
          <w:color w:val="000000"/>
          <w:sz w:val="22"/>
          <w:szCs w:val="22"/>
          <w:u w:val="single"/>
        </w:rPr>
      </w:pPr>
    </w:p>
    <w:p w14:paraId="3D293AAD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b/>
          <w:color w:val="000000"/>
          <w:sz w:val="22"/>
          <w:szCs w:val="22"/>
          <w:u w:val="single"/>
        </w:rPr>
      </w:pPr>
      <w:r w:rsidRPr="00DA5623">
        <w:rPr>
          <w:rFonts w:ascii="Helvetica" w:eastAsia="SimSun" w:hAnsi="Helvetica" w:cs="Times New Roman"/>
          <w:b/>
          <w:color w:val="000000"/>
          <w:sz w:val="22"/>
          <w:szCs w:val="22"/>
          <w:u w:val="single"/>
        </w:rPr>
        <w:br w:type="page"/>
      </w:r>
    </w:p>
    <w:p w14:paraId="71BCDCCE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b/>
          <w:color w:val="000000"/>
          <w:sz w:val="22"/>
          <w:szCs w:val="22"/>
          <w:u w:val="single"/>
        </w:rPr>
        <w:sectPr w:rsidR="00DA5623" w:rsidRPr="00DA5623" w:rsidSect="00FD2F6A">
          <w:pgSz w:w="16838" w:h="11906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756FC27E" w14:textId="77777777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b/>
          <w:color w:val="000000"/>
          <w:sz w:val="22"/>
          <w:szCs w:val="22"/>
          <w:u w:val="single"/>
        </w:rPr>
        <w:t>Appendix 3</w:t>
      </w: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 – Time-trend of procedure-specific surgical site infection (SSI) rate ratios</w:t>
      </w:r>
    </w:p>
    <w:p w14:paraId="5B855F1F" w14:textId="4B86BC02" w:rsidR="00DA5623" w:rsidRPr="00DA5623" w:rsidRDefault="00DA5623" w:rsidP="00DA5623">
      <w:pPr>
        <w:spacing w:after="200" w:line="276" w:lineRule="auto"/>
        <w:rPr>
          <w:rFonts w:ascii="Helvetica" w:eastAsia="SimSun" w:hAnsi="Helvetica" w:cs="Times New Roman"/>
          <w:color w:val="000000"/>
          <w:sz w:val="22"/>
          <w:szCs w:val="22"/>
        </w:rPr>
      </w:pPr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 xml:space="preserve">Figure 1 - </w:t>
      </w:r>
      <w:bookmarkStart w:id="1" w:name="OLE_LINK1"/>
      <w:r w:rsidRPr="00DA5623">
        <w:rPr>
          <w:rFonts w:ascii="Helvetica" w:eastAsia="SimSun" w:hAnsi="Helvetica" w:cs="Times New Roman"/>
          <w:color w:val="000000"/>
          <w:sz w:val="22"/>
          <w:szCs w:val="22"/>
        </w:rPr>
        <w:t>Time-trend of SSI rate ratios for cholecystectomy</w:t>
      </w:r>
      <w:bookmarkEnd w:id="1"/>
      <w:r w:rsidR="00720F10">
        <w:rPr>
          <w:rFonts w:ascii="Helvetica" w:eastAsia="SimSun" w:hAnsi="Helvetica" w:cs="Times New Roman"/>
          <w:color w:val="000000"/>
          <w:sz w:val="22"/>
          <w:szCs w:val="22"/>
        </w:rPr>
        <w:t>, hip prosthesis, and knee prosthesis</w:t>
      </w:r>
    </w:p>
    <w:p w14:paraId="12C90D42" w14:textId="77777777" w:rsidR="000A2344" w:rsidRDefault="000A2344"/>
    <w:p w14:paraId="7A1FC574" w14:textId="77777777" w:rsidR="00042DB6" w:rsidRDefault="000A2344">
      <w:r>
        <w:rPr>
          <w:noProof/>
          <w:lang w:val="en-US"/>
        </w:rPr>
        <w:drawing>
          <wp:inline distT="0" distB="0" distL="0" distR="0" wp14:anchorId="56765028" wp14:editId="54B578AA">
            <wp:extent cx="5727700" cy="3416300"/>
            <wp:effectExtent l="0" t="0" r="12700" b="12700"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/>
                    <pic:cNvPicPr>
                      <a:picLocks noChangeAspect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416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4688FE" w14:textId="04BFC9E6" w:rsidR="004D559B" w:rsidRDefault="004D559B">
      <w:r>
        <w:br w:type="page"/>
      </w:r>
    </w:p>
    <w:p w14:paraId="4CB13B6C" w14:textId="3052F085" w:rsidR="00042DB6" w:rsidRPr="004D559B" w:rsidRDefault="004D559B">
      <w:pPr>
        <w:rPr>
          <w:b/>
        </w:rPr>
      </w:pPr>
      <w:r w:rsidRPr="004D559B">
        <w:rPr>
          <w:b/>
        </w:rPr>
        <w:t>References</w:t>
      </w:r>
    </w:p>
    <w:p w14:paraId="47660823" w14:textId="77777777" w:rsidR="004D559B" w:rsidRDefault="004D559B"/>
    <w:p w14:paraId="21A19491" w14:textId="77777777" w:rsidR="00042DB6" w:rsidRPr="00042DB6" w:rsidRDefault="00042DB6" w:rsidP="00042DB6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42DB6">
        <w:rPr>
          <w:b/>
          <w:noProof/>
        </w:rPr>
        <w:t>1.</w:t>
      </w:r>
      <w:r w:rsidRPr="00042DB6">
        <w:rPr>
          <w:noProof/>
        </w:rPr>
        <w:tab/>
        <w:t xml:space="preserve">Gastmeier P, Schwab F, Sohr D, Behnke M, Geffers C. Reproducibility of the surveillance effect to decrease nosocomial infection rates. </w:t>
      </w:r>
      <w:r w:rsidRPr="00042DB6">
        <w:rPr>
          <w:i/>
          <w:noProof/>
        </w:rPr>
        <w:t xml:space="preserve">Infect Control Hosp Epidemiol </w:t>
      </w:r>
      <w:r w:rsidRPr="00042DB6">
        <w:rPr>
          <w:noProof/>
        </w:rPr>
        <w:t>2009;30:993-999.</w:t>
      </w:r>
    </w:p>
    <w:p w14:paraId="27B8D6B8" w14:textId="77777777" w:rsidR="00042DB6" w:rsidRPr="00042DB6" w:rsidRDefault="00042DB6" w:rsidP="00042DB6">
      <w:pPr>
        <w:pStyle w:val="EndNoteBibliography"/>
        <w:rPr>
          <w:noProof/>
        </w:rPr>
      </w:pPr>
      <w:r w:rsidRPr="00042DB6">
        <w:rPr>
          <w:b/>
          <w:noProof/>
        </w:rPr>
        <w:t>2.</w:t>
      </w:r>
      <w:r w:rsidRPr="00042DB6">
        <w:rPr>
          <w:noProof/>
        </w:rPr>
        <w:tab/>
        <w:t xml:space="preserve">Barwolff S, Sohr D, Geffers C, et al. Reduction of surgical site infections after Caesarean delivery using surveillance. </w:t>
      </w:r>
      <w:r w:rsidRPr="00042DB6">
        <w:rPr>
          <w:i/>
          <w:noProof/>
        </w:rPr>
        <w:t xml:space="preserve">The Journal of hospital infection </w:t>
      </w:r>
      <w:r w:rsidRPr="00042DB6">
        <w:rPr>
          <w:noProof/>
        </w:rPr>
        <w:t>2006;64:156-161.</w:t>
      </w:r>
    </w:p>
    <w:p w14:paraId="21FEF566" w14:textId="77777777" w:rsidR="00042DB6" w:rsidRPr="00042DB6" w:rsidRDefault="00042DB6" w:rsidP="00042DB6">
      <w:pPr>
        <w:pStyle w:val="EndNoteBibliography"/>
        <w:rPr>
          <w:noProof/>
        </w:rPr>
      </w:pPr>
      <w:r w:rsidRPr="00042DB6">
        <w:rPr>
          <w:b/>
          <w:noProof/>
        </w:rPr>
        <w:t>3.</w:t>
      </w:r>
      <w:r w:rsidRPr="00042DB6">
        <w:rPr>
          <w:noProof/>
        </w:rPr>
        <w:tab/>
        <w:t xml:space="preserve">Gastmeier P, Sohr D, Brandt C, Eckmanns T, Behnke M, Ruden H. Reduction of orthopaedic wound infections in 21 hospitals. </w:t>
      </w:r>
      <w:r w:rsidRPr="00042DB6">
        <w:rPr>
          <w:i/>
          <w:noProof/>
        </w:rPr>
        <w:t xml:space="preserve">Arch Orthop Trauma Surg </w:t>
      </w:r>
      <w:r w:rsidRPr="00042DB6">
        <w:rPr>
          <w:noProof/>
        </w:rPr>
        <w:t>2005;125:526-530.</w:t>
      </w:r>
    </w:p>
    <w:p w14:paraId="55BCD9CE" w14:textId="77777777" w:rsidR="00042DB6" w:rsidRPr="00042DB6" w:rsidRDefault="00042DB6" w:rsidP="00042DB6">
      <w:pPr>
        <w:pStyle w:val="EndNoteBibliography"/>
        <w:rPr>
          <w:noProof/>
        </w:rPr>
      </w:pPr>
      <w:r w:rsidRPr="00042DB6">
        <w:rPr>
          <w:b/>
          <w:noProof/>
        </w:rPr>
        <w:t>4.</w:t>
      </w:r>
      <w:r w:rsidRPr="00042DB6">
        <w:rPr>
          <w:noProof/>
        </w:rPr>
        <w:tab/>
        <w:t xml:space="preserve">Gastmeier P, Geffers C, Brandt C, et al. Effectiveness of a nationwide nosocomial infection surveillance system for reducing nosocomial infections. </w:t>
      </w:r>
      <w:r w:rsidRPr="00042DB6">
        <w:rPr>
          <w:i/>
          <w:noProof/>
        </w:rPr>
        <w:t xml:space="preserve">The Journal of hospital infection </w:t>
      </w:r>
      <w:r w:rsidRPr="00042DB6">
        <w:rPr>
          <w:noProof/>
        </w:rPr>
        <w:t>2006;64:16-22.</w:t>
      </w:r>
    </w:p>
    <w:p w14:paraId="63F9CE1E" w14:textId="77777777" w:rsidR="00042DB6" w:rsidRPr="00042DB6" w:rsidRDefault="00042DB6" w:rsidP="00042DB6">
      <w:pPr>
        <w:pStyle w:val="EndNoteBibliography"/>
        <w:rPr>
          <w:noProof/>
        </w:rPr>
      </w:pPr>
      <w:r w:rsidRPr="00042DB6">
        <w:rPr>
          <w:b/>
          <w:noProof/>
        </w:rPr>
        <w:t>5.</w:t>
      </w:r>
      <w:r w:rsidRPr="00042DB6">
        <w:rPr>
          <w:noProof/>
        </w:rPr>
        <w:tab/>
        <w:t xml:space="preserve">Geubbels EL, Nagelkerke NJ, Mintjes-De Groot AJ, Vandenbroucke-Grauls CM, Grobbee DE, De Boer AS. Reduced risk of surgical site infections through surveillance in a network. </w:t>
      </w:r>
      <w:r w:rsidRPr="00042DB6">
        <w:rPr>
          <w:i/>
          <w:noProof/>
        </w:rPr>
        <w:t xml:space="preserve">International journal for quality in health care : journal of the International Society for Quality in Health Care / ISQua </w:t>
      </w:r>
      <w:r w:rsidRPr="00042DB6">
        <w:rPr>
          <w:noProof/>
        </w:rPr>
        <w:t>2006;18:127-133.</w:t>
      </w:r>
    </w:p>
    <w:p w14:paraId="2273F230" w14:textId="77777777" w:rsidR="00042DB6" w:rsidRPr="00042DB6" w:rsidRDefault="00042DB6" w:rsidP="00042DB6">
      <w:pPr>
        <w:pStyle w:val="EndNoteBibliography"/>
        <w:rPr>
          <w:noProof/>
        </w:rPr>
      </w:pPr>
      <w:r w:rsidRPr="00042DB6">
        <w:rPr>
          <w:b/>
          <w:noProof/>
        </w:rPr>
        <w:t>6.</w:t>
      </w:r>
      <w:r w:rsidRPr="00042DB6">
        <w:rPr>
          <w:noProof/>
        </w:rPr>
        <w:tab/>
        <w:t xml:space="preserve">Staszewicz W, Eisenring MC, Bettschart V, Harbarth S, Troillet N. Thirteen years of surgical site infection surveillance in Swiss hospitals. </w:t>
      </w:r>
      <w:r w:rsidRPr="00042DB6">
        <w:rPr>
          <w:i/>
          <w:noProof/>
        </w:rPr>
        <w:t xml:space="preserve">The Journal of hospital infection </w:t>
      </w:r>
      <w:r w:rsidRPr="00042DB6">
        <w:rPr>
          <w:noProof/>
        </w:rPr>
        <w:t>2014;88:40-47.</w:t>
      </w:r>
    </w:p>
    <w:p w14:paraId="0B2BBE6F" w14:textId="77777777" w:rsidR="00042DB6" w:rsidRPr="00042DB6" w:rsidRDefault="00042DB6" w:rsidP="00042DB6">
      <w:pPr>
        <w:pStyle w:val="EndNoteBibliography"/>
        <w:rPr>
          <w:noProof/>
        </w:rPr>
      </w:pPr>
      <w:r w:rsidRPr="00042DB6">
        <w:rPr>
          <w:b/>
          <w:noProof/>
        </w:rPr>
        <w:t>7.</w:t>
      </w:r>
      <w:r w:rsidRPr="00042DB6">
        <w:rPr>
          <w:noProof/>
        </w:rPr>
        <w:tab/>
        <w:t xml:space="preserve">Cohen ME, Liu Y, Ko CY, Hall BL. Improved Surgical Outcomes for ACS NSQIP Hospitals Over Time: Evaluation of Hospital Cohorts With up to 8 Years of Participation. </w:t>
      </w:r>
      <w:r w:rsidRPr="00042DB6">
        <w:rPr>
          <w:i/>
          <w:noProof/>
        </w:rPr>
        <w:t xml:space="preserve">Annals of surgery </w:t>
      </w:r>
      <w:r w:rsidRPr="00042DB6">
        <w:rPr>
          <w:noProof/>
        </w:rPr>
        <w:t>2016;263:267-273.</w:t>
      </w:r>
    </w:p>
    <w:p w14:paraId="460E49EF" w14:textId="1B399592" w:rsidR="000A2344" w:rsidRDefault="00042DB6">
      <w:r>
        <w:fldChar w:fldCharType="end"/>
      </w:r>
    </w:p>
    <w:bookmarkEnd w:id="0"/>
    <w:sectPr w:rsidR="000A2344" w:rsidSect="00A0793E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CH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eev5p0vrp95he22psxswt5vrxweweddpwv&quot;&gt;Endnote library&lt;record-ids&gt;&lt;item&gt;213&lt;/item&gt;&lt;item&gt;256&lt;/item&gt;&lt;item&gt;1243&lt;/item&gt;&lt;item&gt;1247&lt;/item&gt;&lt;item&gt;1254&lt;/item&gt;&lt;item&gt;1257&lt;/item&gt;&lt;item&gt;3592&lt;/item&gt;&lt;/record-ids&gt;&lt;/item&gt;&lt;/Libraries&gt;"/>
  </w:docVars>
  <w:rsids>
    <w:rsidRoot w:val="00DA5623"/>
    <w:rsid w:val="00001EDE"/>
    <w:rsid w:val="00012A0F"/>
    <w:rsid w:val="00013BD3"/>
    <w:rsid w:val="000155CF"/>
    <w:rsid w:val="000245E1"/>
    <w:rsid w:val="00024FF8"/>
    <w:rsid w:val="00026E7B"/>
    <w:rsid w:val="00032D1E"/>
    <w:rsid w:val="00042DB6"/>
    <w:rsid w:val="000715A1"/>
    <w:rsid w:val="00085929"/>
    <w:rsid w:val="000901AF"/>
    <w:rsid w:val="00097B96"/>
    <w:rsid w:val="000A2344"/>
    <w:rsid w:val="000A6A93"/>
    <w:rsid w:val="000C6A73"/>
    <w:rsid w:val="000D22BC"/>
    <w:rsid w:val="000D6AE7"/>
    <w:rsid w:val="000D7A01"/>
    <w:rsid w:val="000E250E"/>
    <w:rsid w:val="000E6984"/>
    <w:rsid w:val="000F27F0"/>
    <w:rsid w:val="001006E5"/>
    <w:rsid w:val="001158E9"/>
    <w:rsid w:val="00157225"/>
    <w:rsid w:val="001578A0"/>
    <w:rsid w:val="0016492A"/>
    <w:rsid w:val="00164D34"/>
    <w:rsid w:val="00183660"/>
    <w:rsid w:val="001A1E8D"/>
    <w:rsid w:val="001A7871"/>
    <w:rsid w:val="001C7EFD"/>
    <w:rsid w:val="001E0DA5"/>
    <w:rsid w:val="001E6EA0"/>
    <w:rsid w:val="001F254C"/>
    <w:rsid w:val="002263AB"/>
    <w:rsid w:val="00252A77"/>
    <w:rsid w:val="00266F2F"/>
    <w:rsid w:val="00272506"/>
    <w:rsid w:val="0027770C"/>
    <w:rsid w:val="00277A31"/>
    <w:rsid w:val="00285918"/>
    <w:rsid w:val="0028779C"/>
    <w:rsid w:val="002974B2"/>
    <w:rsid w:val="002A6EF9"/>
    <w:rsid w:val="002B3048"/>
    <w:rsid w:val="002C3EAC"/>
    <w:rsid w:val="002D5204"/>
    <w:rsid w:val="00303B27"/>
    <w:rsid w:val="003104B3"/>
    <w:rsid w:val="00312EEC"/>
    <w:rsid w:val="0032507E"/>
    <w:rsid w:val="00334E2B"/>
    <w:rsid w:val="00337503"/>
    <w:rsid w:val="00353557"/>
    <w:rsid w:val="00365C4B"/>
    <w:rsid w:val="003809BC"/>
    <w:rsid w:val="00381397"/>
    <w:rsid w:val="003A4147"/>
    <w:rsid w:val="003C170A"/>
    <w:rsid w:val="003D2294"/>
    <w:rsid w:val="003D6532"/>
    <w:rsid w:val="003E460E"/>
    <w:rsid w:val="003E4A9F"/>
    <w:rsid w:val="003E70EA"/>
    <w:rsid w:val="003F3703"/>
    <w:rsid w:val="00405616"/>
    <w:rsid w:val="004102DA"/>
    <w:rsid w:val="00427174"/>
    <w:rsid w:val="00433275"/>
    <w:rsid w:val="00434C00"/>
    <w:rsid w:val="0044435E"/>
    <w:rsid w:val="0045087B"/>
    <w:rsid w:val="00463C52"/>
    <w:rsid w:val="00465374"/>
    <w:rsid w:val="00471044"/>
    <w:rsid w:val="004737B1"/>
    <w:rsid w:val="004B253D"/>
    <w:rsid w:val="004B4BF4"/>
    <w:rsid w:val="004C19FD"/>
    <w:rsid w:val="004D559B"/>
    <w:rsid w:val="004D57A2"/>
    <w:rsid w:val="005130A4"/>
    <w:rsid w:val="005141B4"/>
    <w:rsid w:val="005311AA"/>
    <w:rsid w:val="00536C69"/>
    <w:rsid w:val="005459AB"/>
    <w:rsid w:val="00575E40"/>
    <w:rsid w:val="005B2679"/>
    <w:rsid w:val="005C3A76"/>
    <w:rsid w:val="005C74F4"/>
    <w:rsid w:val="005D35B2"/>
    <w:rsid w:val="005D5773"/>
    <w:rsid w:val="005E06CC"/>
    <w:rsid w:val="005E0C3A"/>
    <w:rsid w:val="005E7E05"/>
    <w:rsid w:val="005F2385"/>
    <w:rsid w:val="005F6095"/>
    <w:rsid w:val="0060295D"/>
    <w:rsid w:val="00603859"/>
    <w:rsid w:val="006222B6"/>
    <w:rsid w:val="0062330B"/>
    <w:rsid w:val="00626184"/>
    <w:rsid w:val="00641F54"/>
    <w:rsid w:val="00650677"/>
    <w:rsid w:val="00661249"/>
    <w:rsid w:val="0066776A"/>
    <w:rsid w:val="00680B5D"/>
    <w:rsid w:val="00690F5E"/>
    <w:rsid w:val="006F05F0"/>
    <w:rsid w:val="006F1A6E"/>
    <w:rsid w:val="006F645C"/>
    <w:rsid w:val="00720F10"/>
    <w:rsid w:val="00725F0C"/>
    <w:rsid w:val="00774157"/>
    <w:rsid w:val="00786216"/>
    <w:rsid w:val="00787759"/>
    <w:rsid w:val="0079179F"/>
    <w:rsid w:val="00792DF6"/>
    <w:rsid w:val="00794780"/>
    <w:rsid w:val="007A1E9D"/>
    <w:rsid w:val="007A6495"/>
    <w:rsid w:val="007C2668"/>
    <w:rsid w:val="007C34A2"/>
    <w:rsid w:val="008176A7"/>
    <w:rsid w:val="0083337C"/>
    <w:rsid w:val="008379B5"/>
    <w:rsid w:val="00882559"/>
    <w:rsid w:val="008946B6"/>
    <w:rsid w:val="00894C7F"/>
    <w:rsid w:val="008C1FDF"/>
    <w:rsid w:val="008E2301"/>
    <w:rsid w:val="008E5B52"/>
    <w:rsid w:val="008F083D"/>
    <w:rsid w:val="008F5E44"/>
    <w:rsid w:val="00906767"/>
    <w:rsid w:val="009313B1"/>
    <w:rsid w:val="00950DB4"/>
    <w:rsid w:val="00963F48"/>
    <w:rsid w:val="00970460"/>
    <w:rsid w:val="0097207B"/>
    <w:rsid w:val="00990408"/>
    <w:rsid w:val="0099136E"/>
    <w:rsid w:val="00992EEB"/>
    <w:rsid w:val="0099724C"/>
    <w:rsid w:val="009A703E"/>
    <w:rsid w:val="009C3FA3"/>
    <w:rsid w:val="009D177C"/>
    <w:rsid w:val="009D73CD"/>
    <w:rsid w:val="009F6646"/>
    <w:rsid w:val="00A034A2"/>
    <w:rsid w:val="00A04F8E"/>
    <w:rsid w:val="00A0793E"/>
    <w:rsid w:val="00A21479"/>
    <w:rsid w:val="00A21702"/>
    <w:rsid w:val="00A27530"/>
    <w:rsid w:val="00A402F1"/>
    <w:rsid w:val="00A80303"/>
    <w:rsid w:val="00AA3A31"/>
    <w:rsid w:val="00AD2E6B"/>
    <w:rsid w:val="00AD43C9"/>
    <w:rsid w:val="00AD708E"/>
    <w:rsid w:val="00B0097C"/>
    <w:rsid w:val="00B05A1C"/>
    <w:rsid w:val="00B25838"/>
    <w:rsid w:val="00B36887"/>
    <w:rsid w:val="00B458B9"/>
    <w:rsid w:val="00B676B7"/>
    <w:rsid w:val="00B748D3"/>
    <w:rsid w:val="00B847FF"/>
    <w:rsid w:val="00B8585D"/>
    <w:rsid w:val="00B94281"/>
    <w:rsid w:val="00BB0480"/>
    <w:rsid w:val="00BC659B"/>
    <w:rsid w:val="00BD2E55"/>
    <w:rsid w:val="00BE5A98"/>
    <w:rsid w:val="00BE640C"/>
    <w:rsid w:val="00C04684"/>
    <w:rsid w:val="00C12CC0"/>
    <w:rsid w:val="00C222E5"/>
    <w:rsid w:val="00C409EC"/>
    <w:rsid w:val="00C532EF"/>
    <w:rsid w:val="00C73197"/>
    <w:rsid w:val="00C73635"/>
    <w:rsid w:val="00C80C9F"/>
    <w:rsid w:val="00C83726"/>
    <w:rsid w:val="00C90F38"/>
    <w:rsid w:val="00C93358"/>
    <w:rsid w:val="00CA4692"/>
    <w:rsid w:val="00CB37B5"/>
    <w:rsid w:val="00CE328A"/>
    <w:rsid w:val="00D00828"/>
    <w:rsid w:val="00D018D9"/>
    <w:rsid w:val="00D073F3"/>
    <w:rsid w:val="00D1310D"/>
    <w:rsid w:val="00D23FCE"/>
    <w:rsid w:val="00D33C18"/>
    <w:rsid w:val="00D37D86"/>
    <w:rsid w:val="00D45EA3"/>
    <w:rsid w:val="00D52E9E"/>
    <w:rsid w:val="00D56B1B"/>
    <w:rsid w:val="00D60449"/>
    <w:rsid w:val="00DA5623"/>
    <w:rsid w:val="00DC6766"/>
    <w:rsid w:val="00DE5F69"/>
    <w:rsid w:val="00E010FC"/>
    <w:rsid w:val="00E032C4"/>
    <w:rsid w:val="00E07269"/>
    <w:rsid w:val="00E22FF7"/>
    <w:rsid w:val="00E43938"/>
    <w:rsid w:val="00E52AF3"/>
    <w:rsid w:val="00E53672"/>
    <w:rsid w:val="00E62219"/>
    <w:rsid w:val="00E71467"/>
    <w:rsid w:val="00E773F8"/>
    <w:rsid w:val="00EC2017"/>
    <w:rsid w:val="00ED0288"/>
    <w:rsid w:val="00F02825"/>
    <w:rsid w:val="00F11F84"/>
    <w:rsid w:val="00F427E3"/>
    <w:rsid w:val="00F6333B"/>
    <w:rsid w:val="00F63F96"/>
    <w:rsid w:val="00F747F3"/>
    <w:rsid w:val="00FB08CE"/>
    <w:rsid w:val="00FB6B5C"/>
    <w:rsid w:val="00FD1659"/>
    <w:rsid w:val="00FD2F6A"/>
    <w:rsid w:val="00FF13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6D6D01C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42DB6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2DB6"/>
    <w:rPr>
      <w:rFonts w:ascii="Times New Roman" w:hAnsi="Times New Roman" w:cs="Times New Roman"/>
      <w:sz w:val="18"/>
      <w:szCs w:val="18"/>
      <w:lang w:val="en-GB"/>
    </w:rPr>
  </w:style>
  <w:style w:type="paragraph" w:styleId="Revision">
    <w:name w:val="Revision"/>
    <w:hidden/>
    <w:uiPriority w:val="99"/>
    <w:semiHidden/>
    <w:rsid w:val="00042DB6"/>
    <w:rPr>
      <w:lang w:val="en-GB"/>
    </w:rPr>
  </w:style>
  <w:style w:type="paragraph" w:customStyle="1" w:styleId="EndNoteBibliographyTitle">
    <w:name w:val="EndNote Bibliography Title"/>
    <w:basedOn w:val="Normal"/>
    <w:rsid w:val="00042DB6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042DB6"/>
    <w:rPr>
      <w:rFonts w:ascii="Calibri" w:hAnsi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image" Target="media/image1.emf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988</Words>
  <Characters>11336</Characters>
  <Application>Microsoft Macintosh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32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ed Abbas</dc:creator>
  <cp:keywords/>
  <dc:description/>
  <cp:lastModifiedBy>Mohamed Abbas</cp:lastModifiedBy>
  <cp:revision>2</cp:revision>
  <dcterms:created xsi:type="dcterms:W3CDTF">2017-05-25T07:24:00Z</dcterms:created>
  <dcterms:modified xsi:type="dcterms:W3CDTF">2017-05-25T07:24:00Z</dcterms:modified>
</cp:coreProperties>
</file>